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A2A03" w:rsidRDefault="002A2A03">
      <w:bookmarkStart w:id="0" w:name="_GoBack"/>
      <w:bookmarkEnd w:id="0"/>
    </w:p>
    <w:p w:rsidR="002A2A03" w:rsidRDefault="002A2A03" w:rsidP="001A0A79">
      <w:pPr>
        <w:ind w:firstLine="0"/>
      </w:pPr>
    </w:p>
    <w:p w:rsidR="002A2A03" w:rsidRDefault="002A2A03"/>
    <w:p w:rsidR="002A2A03" w:rsidRDefault="002A2A03"/>
    <w:p w:rsidR="002A2A03" w:rsidRDefault="002A2A03"/>
    <w:p w:rsidR="002A2A03" w:rsidRDefault="002A2A03">
      <w:pPr>
        <w:jc w:val="center"/>
      </w:pPr>
      <w:r>
        <w:t>Full Title of Your Paper Here</w:t>
      </w:r>
    </w:p>
    <w:p w:rsidR="002A2A03" w:rsidRDefault="002A2A03">
      <w:pPr>
        <w:jc w:val="center"/>
      </w:pPr>
      <w:r>
        <w:t>Your Name  (First M. Last)</w:t>
      </w:r>
    </w:p>
    <w:p w:rsidR="002A2A03" w:rsidRDefault="002A2A03">
      <w:pPr>
        <w:jc w:val="center"/>
      </w:pPr>
      <w:r>
        <w:t>School or Institution Name (University at Place or Town, State)</w:t>
      </w:r>
    </w:p>
    <w:p w:rsidR="003C524F" w:rsidRDefault="002A2A03" w:rsidP="00EA101E">
      <w:pPr>
        <w:ind w:firstLine="0"/>
        <w:jc w:val="center"/>
      </w:pPr>
      <w:r>
        <w:br w:type="page"/>
      </w:r>
      <w:r w:rsidR="003C524F">
        <w:lastRenderedPageBreak/>
        <w:t xml:space="preserve">Plastic Surgery </w:t>
      </w:r>
    </w:p>
    <w:p w:rsidR="007F0050" w:rsidRPr="007F0050" w:rsidRDefault="007F0050" w:rsidP="00EA101E">
      <w:pPr>
        <w:ind w:firstLine="0"/>
        <w:rPr>
          <w:b/>
        </w:rPr>
      </w:pPr>
      <w:r w:rsidRPr="007F0050">
        <w:rPr>
          <w:b/>
        </w:rPr>
        <w:t>Thesis</w:t>
      </w:r>
    </w:p>
    <w:p w:rsidR="007F0050" w:rsidRDefault="00C875EA" w:rsidP="0047430A">
      <w:r>
        <w:t>Plastic surgery, also known as cosmetic surgery, plays an instrumental role in removing protracted insecurities, harnes</w:t>
      </w:r>
      <w:r w:rsidR="003C24EA">
        <w:t xml:space="preserve">sing mental health benefits and </w:t>
      </w:r>
      <w:r w:rsidR="009A3359">
        <w:t xml:space="preserve">enhancing self-esteem. </w:t>
      </w:r>
    </w:p>
    <w:p w:rsidR="007F0050" w:rsidRDefault="007F0050" w:rsidP="00EA101E">
      <w:pPr>
        <w:ind w:firstLine="0"/>
        <w:rPr>
          <w:b/>
        </w:rPr>
      </w:pPr>
      <w:r w:rsidRPr="007F0050">
        <w:rPr>
          <w:b/>
        </w:rPr>
        <w:t>Explanation</w:t>
      </w:r>
    </w:p>
    <w:p w:rsidR="00411C38" w:rsidRDefault="00DA17AD" w:rsidP="0047430A">
      <w:pPr>
        <w:ind w:firstLine="420"/>
      </w:pPr>
      <w:r>
        <w:t xml:space="preserve">The paper deliberates a </w:t>
      </w:r>
      <w:r w:rsidR="007F539D">
        <w:t>thorough research t</w:t>
      </w:r>
      <w:r w:rsidR="00C14F8D">
        <w:t>o highlight</w:t>
      </w:r>
      <w:r w:rsidR="001179A7">
        <w:t xml:space="preserve"> the prominent positive aspects</w:t>
      </w:r>
      <w:r w:rsidR="00223298">
        <w:t xml:space="preserve"> </w:t>
      </w:r>
      <w:r w:rsidR="00BF7A31">
        <w:t>which are associated with plastic surgery as fake and</w:t>
      </w:r>
      <w:r w:rsidR="006B0FB3">
        <w:t xml:space="preserve"> absurd implanta</w:t>
      </w:r>
      <w:r w:rsidR="00451F74">
        <w:t>tion.</w:t>
      </w:r>
      <w:r w:rsidR="00411C38">
        <w:t xml:space="preserve"> The primary purpose of plastic surgery does not remain the same in each case</w:t>
      </w:r>
      <w:r w:rsidR="0047430A">
        <w:fldChar w:fldCharType="begin"/>
      </w:r>
      <w:r w:rsidR="0047430A">
        <w:instrText xml:space="preserve"> ADDIN ZOTERO_ITEM CSL_CITATION {"citationID":"NUIxP5TK","properties":{"formattedCitation":"(\\uc0\\u8220{}Plastic Surgery Journals,\\uc0\\u8221{} n.d.)","plainCitation":"(“Plastic Surgery Journals,” n.d.)","noteIndex":0},"citationItems":[{"id":2036,"uris":["http://zotero.org/users/local/H8YOvGFC/items/IBQGJKZL"],"uri":["http://zotero.org/users/local/H8YOvGFC/items/IBQGJKZL"],"itemData":{"id":2036,"type":"webpage","title":"Plastic Surgery Journals","URL":"http://www.psenetwork.org/journals","accessed":{"date-parts":[["2019",2,8]]}}}],"schema":"https://github.com/citation-style-language/schema/raw/master/csl-citation.json"} </w:instrText>
      </w:r>
      <w:r w:rsidR="0047430A">
        <w:fldChar w:fldCharType="separate"/>
      </w:r>
      <w:r w:rsidR="0047430A" w:rsidRPr="0047430A">
        <w:t>(“Plastic Surgery Journals,” n.d.)</w:t>
      </w:r>
      <w:r w:rsidR="0047430A">
        <w:fldChar w:fldCharType="end"/>
      </w:r>
      <w:r w:rsidR="00411C38">
        <w:t>. The removal of certain parts and changes in features contributes to enhance the mental health.</w:t>
      </w:r>
    </w:p>
    <w:p w:rsidR="00411C38" w:rsidRDefault="00752790" w:rsidP="00B028B9">
      <w:pPr>
        <w:pStyle w:val="ListParagraph"/>
        <w:numPr>
          <w:ilvl w:val="0"/>
          <w:numId w:val="1"/>
        </w:numPr>
      </w:pPr>
      <w:r>
        <w:t xml:space="preserve">Plastic surgery ought not to be deemed </w:t>
      </w:r>
      <w:r w:rsidR="00D66DC2">
        <w:t>unnecessary from me</w:t>
      </w:r>
      <w:r w:rsidR="00DE32B7">
        <w:t>dical perspectives</w:t>
      </w:r>
      <w:r w:rsidR="00BD4D71">
        <w:t>.</w:t>
      </w:r>
      <w:r w:rsidR="00252D53">
        <w:t xml:space="preserve"> </w:t>
      </w:r>
      <w:r w:rsidR="00F2002C">
        <w:t xml:space="preserve">Some people aim at replicating celebrities </w:t>
      </w:r>
      <w:r w:rsidR="00F22BB4">
        <w:t>but a wide range of people never aim at looking special or unique.</w:t>
      </w:r>
    </w:p>
    <w:p w:rsidR="004F7BEA" w:rsidRDefault="004F7BEA" w:rsidP="00B028B9">
      <w:pPr>
        <w:pStyle w:val="ListParagraph"/>
        <w:numPr>
          <w:ilvl w:val="0"/>
          <w:numId w:val="1"/>
        </w:numPr>
      </w:pPr>
      <w:r>
        <w:t>The insecurities can be removed from plastic surgery which casts significant changes in life and induces potential mental health benefits.</w:t>
      </w:r>
      <w:r w:rsidR="00A837BF">
        <w:t xml:space="preserve"> </w:t>
      </w:r>
    </w:p>
    <w:p w:rsidR="00E9205D" w:rsidRDefault="00A837BF" w:rsidP="00B028B9">
      <w:pPr>
        <w:pStyle w:val="ListParagraph"/>
        <w:numPr>
          <w:ilvl w:val="0"/>
          <w:numId w:val="1"/>
        </w:numPr>
      </w:pPr>
      <w:r>
        <w:t>A critical appraisal of the matter reflects that self-esteem a</w:t>
      </w:r>
      <w:r w:rsidR="006C0F2C">
        <w:t>nd self-image are the prominen</w:t>
      </w:r>
      <w:r w:rsidR="006F2738">
        <w:t>t</w:t>
      </w:r>
      <w:r w:rsidR="00D96B5A">
        <w:t xml:space="preserve"> factors enhanced by plastic surgery</w:t>
      </w:r>
      <w:r w:rsidR="0047430A">
        <w:fldChar w:fldCharType="begin"/>
      </w:r>
      <w:r w:rsidR="0047430A">
        <w:instrText xml:space="preserve"> ADDIN ZOTERO_ITEM CSL_CITATION {"citationID":"DAsLCGyS","properties":{"formattedCitation":"(\\uc0\\u8220{}About the Journal\\uc0\\u8239{}: Plastic and Reconstructive Surgery,\\uc0\\u8221{} n.d.)","plainCitation":"(“About the Journal : Plastic and Reconstructive Surgery,” n.d.)","noteIndex":0},"citationItems":[{"id":2038,"uris":["http://zotero.org/users/local/H8YOvGFC/items/Y9GX72M5"],"uri":["http://zotero.org/users/local/H8YOvGFC/items/Y9GX72M5"],"itemData":{"id":2038,"type":"webpage","title":"About the Journal : Plastic and Reconstructive Surgery","URL":"https://journals.lww.com/plasreconsurg/Pages/AbouttheJournal.aspx","accessed":{"date-parts":[["2019",2,8]]}}}],"schema":"https://github.com/citation-style-language/schema/raw/master/csl-citation.json"} </w:instrText>
      </w:r>
      <w:r w:rsidR="0047430A">
        <w:fldChar w:fldCharType="separate"/>
      </w:r>
      <w:r w:rsidR="0047430A" w:rsidRPr="0047430A">
        <w:t>(“About the Journal : Plastic and Reconstructive Surgery,” n.d.)</w:t>
      </w:r>
      <w:r w:rsidR="0047430A">
        <w:fldChar w:fldCharType="end"/>
      </w:r>
      <w:r w:rsidR="00D96B5A">
        <w:t xml:space="preserve">. Since they matter the most to accomplish goals and have a peaceful </w:t>
      </w:r>
      <w:r w:rsidR="001D7174">
        <w:t>state of mind,</w:t>
      </w:r>
      <w:r w:rsidR="00A92E54">
        <w:t xml:space="preserve"> the </w:t>
      </w:r>
      <w:r w:rsidR="00A9472A">
        <w:t>implications</w:t>
      </w:r>
      <w:r w:rsidR="00A92E54">
        <w:t xml:space="preserve"> of plastic </w:t>
      </w:r>
      <w:r w:rsidR="00A9472A">
        <w:t>surgery enhance</w:t>
      </w:r>
    </w:p>
    <w:p w:rsidR="00A837BF" w:rsidRDefault="008E018D" w:rsidP="00E9205D">
      <w:pPr>
        <w:pStyle w:val="ListParagraph"/>
        <w:ind w:left="780" w:firstLine="0"/>
      </w:pPr>
      <w:r>
        <w:t xml:space="preserve"> </w:t>
      </w:r>
      <w:r w:rsidR="00E9205D">
        <w:t>tremendously</w:t>
      </w:r>
      <w:r>
        <w:t xml:space="preserve">. </w:t>
      </w:r>
    </w:p>
    <w:p w:rsidR="00E9205D" w:rsidRDefault="00054B9B" w:rsidP="00E9205D">
      <w:pPr>
        <w:pStyle w:val="ListParagraph"/>
        <w:numPr>
          <w:ilvl w:val="0"/>
          <w:numId w:val="1"/>
        </w:numPr>
      </w:pPr>
      <w:r>
        <w:t>I</w:t>
      </w:r>
      <w:r w:rsidR="00E9205D">
        <w:t>n recent years, the culture of plastic surgeries has accelerated</w:t>
      </w:r>
      <w:r w:rsidR="0091567D">
        <w:t>.</w:t>
      </w:r>
      <w:r w:rsidR="00423392">
        <w:t xml:space="preserve"> Several empirical research studies have been conducted to assert importance </w:t>
      </w:r>
      <w:r w:rsidR="0049531D">
        <w:t>on the need and the practice of plastic surgeries.</w:t>
      </w:r>
    </w:p>
    <w:p w:rsidR="0047430A" w:rsidRDefault="0047430A" w:rsidP="00EA101E">
      <w:pPr>
        <w:ind w:firstLine="0"/>
        <w:rPr>
          <w:b/>
        </w:rPr>
      </w:pPr>
    </w:p>
    <w:p w:rsidR="00411C38" w:rsidRDefault="0089263A" w:rsidP="00EA101E">
      <w:pPr>
        <w:ind w:firstLine="0"/>
        <w:rPr>
          <w:b/>
        </w:rPr>
      </w:pPr>
      <w:r w:rsidRPr="0089263A">
        <w:rPr>
          <w:b/>
        </w:rPr>
        <w:lastRenderedPageBreak/>
        <w:t>Possible Objections</w:t>
      </w:r>
    </w:p>
    <w:p w:rsidR="009C1167" w:rsidRDefault="0093750B" w:rsidP="0047430A">
      <w:r>
        <w:t xml:space="preserve">A school of thought vehemently targets the subjects of plastic surgeries as the </w:t>
      </w:r>
      <w:r w:rsidR="009F71E1">
        <w:t xml:space="preserve">insecure objects. </w:t>
      </w:r>
      <w:r w:rsidR="00231236">
        <w:t xml:space="preserve">There existed several instances where people subjected with plastic surgery received </w:t>
      </w:r>
      <w:r w:rsidR="004F38F7">
        <w:t>severe backlash form the</w:t>
      </w:r>
      <w:r w:rsidR="00564C6A">
        <w:t xml:space="preserve"> critics</w:t>
      </w:r>
      <w:r w:rsidR="0047430A">
        <w:fldChar w:fldCharType="begin"/>
      </w:r>
      <w:r w:rsidR="0047430A">
        <w:instrText xml:space="preserve"> ADDIN ZOTERO_ITEM CSL_CITATION {"citationID":"n11c4qwx","properties":{"formattedCitation":"(\\uc0\\u8220{}Journal Plastic Surgery and Cosmetology - High Impact Factor Journal,\\uc0\\u8221{} n.d.)","plainCitation":"(“Journal Plastic Surgery and Cosmetology - High Impact Factor Journal,” n.d.)","noteIndex":0},"citationItems":[{"id":2042,"uris":["http://zotero.org/users/local/H8YOvGFC/items/7MFRIQYR"],"uri":["http://zotero.org/users/local/H8YOvGFC/items/7MFRIQYR"],"itemData":{"id":2042,"type":"webpage","title":"Journal Plastic Surgery and Cosmetology - High Impact Factor Journal","URL":"https://www.scitechnol.com/plastic-cosmetic-surgery.php","accessed":{"date-parts":[["2019",2,8]]}}}],"schema":"https://github.com/citation-style-language/schema/raw/master/csl-citation.json"} </w:instrText>
      </w:r>
      <w:r w:rsidR="0047430A">
        <w:fldChar w:fldCharType="separate"/>
      </w:r>
      <w:r w:rsidR="0047430A" w:rsidRPr="0047430A">
        <w:t>(“Journal Plastic Surgery and Cosmetology - High Impact Factor Journal,” n.d.)</w:t>
      </w:r>
      <w:r w:rsidR="0047430A">
        <w:fldChar w:fldCharType="end"/>
      </w:r>
      <w:r w:rsidR="00564C6A">
        <w:t xml:space="preserve">. Besides, they nurture the idea that </w:t>
      </w:r>
      <w:r w:rsidR="007462F8">
        <w:t>the exorbitant price assoc</w:t>
      </w:r>
      <w:r w:rsidR="001D1D18">
        <w:t>iated with</w:t>
      </w:r>
      <w:r w:rsidR="00BC1407">
        <w:t xml:space="preserve"> the </w:t>
      </w:r>
      <w:r w:rsidR="00DC14BF">
        <w:t>process is an explicit illustration of the wastage of money, efforts and natural outlook.</w:t>
      </w:r>
    </w:p>
    <w:p w:rsidR="00EF5027" w:rsidRPr="00800A16" w:rsidRDefault="009C1167" w:rsidP="00EA101E">
      <w:pPr>
        <w:ind w:firstLine="0"/>
        <w:rPr>
          <w:b/>
        </w:rPr>
      </w:pPr>
      <w:r w:rsidRPr="00800A16">
        <w:rPr>
          <w:b/>
        </w:rPr>
        <w:t xml:space="preserve">Response to Objections </w:t>
      </w:r>
      <w:r w:rsidR="00DC14BF" w:rsidRPr="00800A16">
        <w:rPr>
          <w:b/>
        </w:rPr>
        <w:t xml:space="preserve"> </w:t>
      </w:r>
    </w:p>
    <w:p w:rsidR="00472229" w:rsidRPr="00EF5027" w:rsidRDefault="00725A23" w:rsidP="0047430A">
      <w:r>
        <w:t xml:space="preserve">The argument presented in the paper will confront the objections made by the critics in a potential manner. Empirical research will be conducted and mentioned to supplement the thesis. </w:t>
      </w:r>
      <w:r w:rsidR="00A34451">
        <w:t>Peer-reviewed</w:t>
      </w:r>
      <w:r>
        <w:t xml:space="preserve"> articles and statistics related to plastic surgery will be the part of the paper. </w:t>
      </w:r>
    </w:p>
    <w:p w:rsidR="003C524F" w:rsidRDefault="003C524F">
      <w:pPr>
        <w:pStyle w:val="Title"/>
      </w:pPr>
    </w:p>
    <w:p w:rsidR="003C524F" w:rsidRDefault="003C524F">
      <w:pPr>
        <w:pStyle w:val="Title"/>
      </w:pPr>
    </w:p>
    <w:p w:rsidR="003C524F" w:rsidRDefault="003C524F">
      <w:pPr>
        <w:pStyle w:val="Title"/>
      </w:pPr>
    </w:p>
    <w:p w:rsidR="003C524F" w:rsidRDefault="003C524F">
      <w:pPr>
        <w:pStyle w:val="Title"/>
      </w:pPr>
    </w:p>
    <w:p w:rsidR="003C524F" w:rsidRDefault="003C524F">
      <w:pPr>
        <w:pStyle w:val="Title"/>
      </w:pPr>
    </w:p>
    <w:p w:rsidR="003C524F" w:rsidRDefault="003C524F">
      <w:pPr>
        <w:pStyle w:val="Title"/>
      </w:pPr>
    </w:p>
    <w:p w:rsidR="003C524F" w:rsidRDefault="003C524F">
      <w:pPr>
        <w:pStyle w:val="Title"/>
      </w:pPr>
    </w:p>
    <w:p w:rsidR="003C524F" w:rsidRDefault="003C524F">
      <w:pPr>
        <w:pStyle w:val="Title"/>
      </w:pPr>
    </w:p>
    <w:p w:rsidR="003C524F" w:rsidRDefault="003C524F">
      <w:pPr>
        <w:pStyle w:val="Title"/>
      </w:pPr>
    </w:p>
    <w:p w:rsidR="003C524F" w:rsidRDefault="003C524F">
      <w:pPr>
        <w:pStyle w:val="Title"/>
      </w:pPr>
    </w:p>
    <w:p w:rsidR="003C524F" w:rsidRDefault="003C524F">
      <w:pPr>
        <w:pStyle w:val="Title"/>
      </w:pPr>
    </w:p>
    <w:p w:rsidR="003C524F" w:rsidRDefault="003C524F">
      <w:pPr>
        <w:pStyle w:val="Title"/>
      </w:pPr>
    </w:p>
    <w:p w:rsidR="0047430A" w:rsidRDefault="0047430A" w:rsidP="0047430A">
      <w:pPr>
        <w:pStyle w:val="Title"/>
        <w:jc w:val="left"/>
      </w:pPr>
    </w:p>
    <w:p w:rsidR="002A2A03" w:rsidRDefault="002A2A03" w:rsidP="0047430A">
      <w:pPr>
        <w:pStyle w:val="Title"/>
        <w:ind w:left="2880" w:firstLine="720"/>
        <w:jc w:val="left"/>
      </w:pPr>
      <w:r>
        <w:lastRenderedPageBreak/>
        <w:t>References</w:t>
      </w:r>
    </w:p>
    <w:p w:rsidR="0047430A" w:rsidRPr="0047430A" w:rsidRDefault="0047430A" w:rsidP="0047430A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47430A">
        <w:t>About the Journal : Plastic and Reconstructive Surgery. (n.d.). Retrieved February 8, 2019, from https://journals.lww.com/plasreconsurg/Pages/AbouttheJournal.aspx</w:t>
      </w:r>
    </w:p>
    <w:p w:rsidR="0047430A" w:rsidRPr="0047430A" w:rsidRDefault="0047430A" w:rsidP="0047430A">
      <w:pPr>
        <w:pStyle w:val="Bibliography"/>
      </w:pPr>
      <w:r w:rsidRPr="0047430A">
        <w:t>Journal Plastic Surgery and Cosmetology - High Impact Factor Journal. (n.d.). Retrieved February 8, 2019, from https://www.scitechnol.com/plastic-cosmetic-surgery.php</w:t>
      </w:r>
    </w:p>
    <w:p w:rsidR="0047430A" w:rsidRPr="0047430A" w:rsidRDefault="0047430A" w:rsidP="0047430A">
      <w:pPr>
        <w:pStyle w:val="Bibliography"/>
      </w:pPr>
      <w:r w:rsidRPr="0047430A">
        <w:t>Plastic Surgery Journals. (n.d.). Retrieved February 8, 2019, from http://www.psenetwork.org/journals</w:t>
      </w:r>
    </w:p>
    <w:p w:rsidR="002A2A03" w:rsidRDefault="0047430A">
      <w:pPr>
        <w:ind w:left="720" w:hanging="720"/>
      </w:pPr>
      <w:r>
        <w:fldChar w:fldCharType="end"/>
      </w:r>
    </w:p>
    <w:sectPr w:rsidR="002A2A03">
      <w:headerReference w:type="even" r:id="rId8"/>
      <w:headerReference w:type="default" r:id="rId9"/>
      <w:headerReference w:type="first" r:id="rId10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971541" w:rsidRDefault="00971541">
      <w:pPr>
        <w:spacing w:line="240" w:lineRule="auto"/>
      </w:pPr>
      <w:r>
        <w:separator/>
      </w:r>
    </w:p>
  </w:endnote>
  <w:endnote w:type="continuationSeparator" w:id="0">
    <w:p w:rsidR="00971541" w:rsidRDefault="00971541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971541" w:rsidRDefault="00971541">
      <w:pPr>
        <w:spacing w:line="240" w:lineRule="auto"/>
      </w:pPr>
      <w:r>
        <w:separator/>
      </w:r>
    </w:p>
  </w:footnote>
  <w:footnote w:type="continuationSeparator" w:id="0">
    <w:p w:rsidR="00971541" w:rsidRDefault="00971541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FE4127">
      <w:rPr>
        <w:rStyle w:val="PageNumber"/>
        <w:noProof/>
      </w:rPr>
      <w:t>4</w:t>
    </w:r>
    <w:r>
      <w:rPr>
        <w:rStyle w:val="PageNumber"/>
      </w:rPr>
      <w:fldChar w:fldCharType="end"/>
    </w:r>
  </w:p>
  <w:p w:rsidR="002A2A03" w:rsidRDefault="003C524F">
    <w:pPr>
      <w:pStyle w:val="Header"/>
      <w:ind w:right="360" w:firstLine="0"/>
    </w:pPr>
    <w:r>
      <w:t>PLASTIC SURGERY</w:t>
    </w:r>
    <w:r w:rsidR="002A2A03">
      <w:tab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FE4127">
      <w:rPr>
        <w:rStyle w:val="PageNumber"/>
        <w:noProof/>
      </w:rPr>
      <w:t>1</w:t>
    </w:r>
    <w:r>
      <w:rPr>
        <w:rStyle w:val="PageNumber"/>
      </w:rPr>
      <w:fldChar w:fldCharType="end"/>
    </w:r>
  </w:p>
  <w:p w:rsidR="002A2A03" w:rsidRDefault="002A2A03">
    <w:pPr>
      <w:ind w:right="360" w:firstLine="0"/>
    </w:pPr>
    <w:r>
      <w:t>Running h</w:t>
    </w:r>
    <w:r w:rsidR="003C524F">
      <w:t>ead: PLASTIC SURGERY</w:t>
    </w:r>
    <w:r>
      <w:tab/>
    </w:r>
    <w:r>
      <w:tab/>
    </w:r>
    <w:r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D30266D"/>
    <w:multiLevelType w:val="hybridMultilevel"/>
    <w:tmpl w:val="1F1CCDFA"/>
    <w:lvl w:ilvl="0" w:tplc="0409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F29F0"/>
    <w:rsid w:val="0000793A"/>
    <w:rsid w:val="00037AB3"/>
    <w:rsid w:val="00054B9B"/>
    <w:rsid w:val="00080FEC"/>
    <w:rsid w:val="00093233"/>
    <w:rsid w:val="00093EA6"/>
    <w:rsid w:val="00095994"/>
    <w:rsid w:val="000A2928"/>
    <w:rsid w:val="000A7CD1"/>
    <w:rsid w:val="000B0A32"/>
    <w:rsid w:val="001179A7"/>
    <w:rsid w:val="001A0A79"/>
    <w:rsid w:val="001D1D18"/>
    <w:rsid w:val="001D7174"/>
    <w:rsid w:val="001F4D42"/>
    <w:rsid w:val="00223298"/>
    <w:rsid w:val="00231236"/>
    <w:rsid w:val="00252D53"/>
    <w:rsid w:val="002751B7"/>
    <w:rsid w:val="002A2A03"/>
    <w:rsid w:val="002D7FE8"/>
    <w:rsid w:val="00347448"/>
    <w:rsid w:val="00347FB1"/>
    <w:rsid w:val="00380FAB"/>
    <w:rsid w:val="00384D08"/>
    <w:rsid w:val="003C24EA"/>
    <w:rsid w:val="003C524F"/>
    <w:rsid w:val="003E213E"/>
    <w:rsid w:val="003E27B5"/>
    <w:rsid w:val="003F6C7B"/>
    <w:rsid w:val="00411C38"/>
    <w:rsid w:val="00423392"/>
    <w:rsid w:val="00451F74"/>
    <w:rsid w:val="00472229"/>
    <w:rsid w:val="0047430A"/>
    <w:rsid w:val="0047786E"/>
    <w:rsid w:val="00494696"/>
    <w:rsid w:val="0049531D"/>
    <w:rsid w:val="004F38F7"/>
    <w:rsid w:val="004F4798"/>
    <w:rsid w:val="004F7BEA"/>
    <w:rsid w:val="005069F1"/>
    <w:rsid w:val="005352E9"/>
    <w:rsid w:val="00553BB0"/>
    <w:rsid w:val="00564C6A"/>
    <w:rsid w:val="00581679"/>
    <w:rsid w:val="005A7365"/>
    <w:rsid w:val="005F5B64"/>
    <w:rsid w:val="006A135F"/>
    <w:rsid w:val="006B0FB3"/>
    <w:rsid w:val="006C0F2C"/>
    <w:rsid w:val="006F2738"/>
    <w:rsid w:val="00725A23"/>
    <w:rsid w:val="00725E00"/>
    <w:rsid w:val="007462F8"/>
    <w:rsid w:val="007521DD"/>
    <w:rsid w:val="00752790"/>
    <w:rsid w:val="007F0050"/>
    <w:rsid w:val="007F21FD"/>
    <w:rsid w:val="007F539D"/>
    <w:rsid w:val="00800A16"/>
    <w:rsid w:val="0089263A"/>
    <w:rsid w:val="008E018D"/>
    <w:rsid w:val="0091567D"/>
    <w:rsid w:val="00937386"/>
    <w:rsid w:val="0093750B"/>
    <w:rsid w:val="00962A20"/>
    <w:rsid w:val="00971541"/>
    <w:rsid w:val="009732A0"/>
    <w:rsid w:val="009A3359"/>
    <w:rsid w:val="009A3C85"/>
    <w:rsid w:val="009C1167"/>
    <w:rsid w:val="009C3D97"/>
    <w:rsid w:val="009F71E1"/>
    <w:rsid w:val="00A124EE"/>
    <w:rsid w:val="00A34451"/>
    <w:rsid w:val="00A837BF"/>
    <w:rsid w:val="00A92E54"/>
    <w:rsid w:val="00A9472A"/>
    <w:rsid w:val="00AA3A72"/>
    <w:rsid w:val="00B028B9"/>
    <w:rsid w:val="00B65CFF"/>
    <w:rsid w:val="00BC1407"/>
    <w:rsid w:val="00BD4D71"/>
    <w:rsid w:val="00BF7A31"/>
    <w:rsid w:val="00C01B1B"/>
    <w:rsid w:val="00C14F8D"/>
    <w:rsid w:val="00C16582"/>
    <w:rsid w:val="00C67138"/>
    <w:rsid w:val="00C67D91"/>
    <w:rsid w:val="00C875EA"/>
    <w:rsid w:val="00CF29F0"/>
    <w:rsid w:val="00CF7363"/>
    <w:rsid w:val="00D27C4C"/>
    <w:rsid w:val="00D37924"/>
    <w:rsid w:val="00D66DC2"/>
    <w:rsid w:val="00D96B5A"/>
    <w:rsid w:val="00DA17AD"/>
    <w:rsid w:val="00DC14BF"/>
    <w:rsid w:val="00DD5307"/>
    <w:rsid w:val="00DE32B7"/>
    <w:rsid w:val="00E9205D"/>
    <w:rsid w:val="00EA101E"/>
    <w:rsid w:val="00EB26FE"/>
    <w:rsid w:val="00EF5027"/>
    <w:rsid w:val="00F04564"/>
    <w:rsid w:val="00F2002C"/>
    <w:rsid w:val="00F22BB4"/>
    <w:rsid w:val="00F66878"/>
    <w:rsid w:val="00F81F65"/>
    <w:rsid w:val="00FE41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ListParagraph">
    <w:name w:val="List Paragraph"/>
    <w:basedOn w:val="Normal"/>
    <w:uiPriority w:val="34"/>
    <w:qFormat/>
    <w:rsid w:val="00B028B9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47430A"/>
    <w:pPr>
      <w:ind w:left="720" w:hanging="72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ListParagraph">
    <w:name w:val="List Paragraph"/>
    <w:basedOn w:val="Normal"/>
    <w:uiPriority w:val="34"/>
    <w:qFormat/>
    <w:rsid w:val="00B028B9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47430A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3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758</Words>
  <Characters>4322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5070</CharactersWithSpaces>
  <SharedDoc>false</SharedDoc>
  <HLinks>
    <vt:vector size="12" baseType="variant">
      <vt:variant>
        <vt:i4>3604526</vt:i4>
      </vt:variant>
      <vt:variant>
        <vt:i4>3</vt:i4>
      </vt:variant>
      <vt:variant>
        <vt:i4>0</vt:i4>
      </vt:variant>
      <vt:variant>
        <vt:i4>5</vt:i4>
      </vt:variant>
      <vt:variant>
        <vt:lpwstr>https://www.sworps.utk.edu/training/APA_6_0/player.html</vt:lpwstr>
      </vt:variant>
      <vt:variant>
        <vt:lpwstr/>
      </vt:variant>
      <vt:variant>
        <vt:i4>4063329</vt:i4>
      </vt:variant>
      <vt:variant>
        <vt:i4>0</vt:i4>
      </vt:variant>
      <vt:variant>
        <vt:i4>0</vt:i4>
      </vt:variant>
      <vt:variant>
        <vt:i4>5</vt:i4>
      </vt:variant>
      <vt:variant>
        <vt:lpwstr>http://www.mainwebsite.org/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Morning</cp:lastModifiedBy>
  <cp:revision>2</cp:revision>
  <dcterms:created xsi:type="dcterms:W3CDTF">2019-02-08T09:22:00Z</dcterms:created>
  <dcterms:modified xsi:type="dcterms:W3CDTF">2019-02-08T09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5"&gt;&lt;session id="oyMUREJl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